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41128" w:rsidRPr="00B44B64">
        <w:t>Fig</w:t>
      </w:r>
      <w:r w:rsidR="00541128">
        <w:t>.</w:t>
      </w:r>
      <w:r w:rsidR="00541128" w:rsidRPr="00B44B64">
        <w:t xml:space="preserve"> </w:t>
      </w:r>
      <w:r w:rsidR="00541128">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41128" w:rsidRPr="00B44B64">
        <w:t>Fig</w:t>
      </w:r>
      <w:r w:rsidR="00541128">
        <w:t>.</w:t>
      </w:r>
      <w:r w:rsidR="00541128" w:rsidRPr="00B44B64">
        <w:t xml:space="preserve"> </w:t>
      </w:r>
      <w:r w:rsidR="00541128">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41128" w:rsidRPr="00B44B64">
        <w:t>Fig</w:t>
      </w:r>
      <w:r w:rsidR="00541128">
        <w:t>.</w:t>
      </w:r>
      <w:r w:rsidR="00541128" w:rsidRPr="00B44B64">
        <w:t xml:space="preserve"> </w:t>
      </w:r>
      <w:r w:rsidR="00541128">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41128" w:rsidRPr="00B44B64">
        <w:t xml:space="preserve">Table </w:t>
      </w:r>
      <w:r w:rsidR="00541128">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41128" w:rsidRPr="00B44B64">
        <w:rPr>
          <w:lang w:eastAsia="en-ZA"/>
        </w:rPr>
        <w:t>Fig</w:t>
      </w:r>
      <w:r w:rsidR="00541128">
        <w:rPr>
          <w:lang w:eastAsia="en-ZA"/>
        </w:rPr>
        <w:t>.</w:t>
      </w:r>
      <w:r w:rsidR="00541128" w:rsidRPr="00B44B64">
        <w:t xml:space="preserve"> </w:t>
      </w:r>
      <w:r w:rsidR="00541128">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41128">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41128">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41128" w:rsidRPr="00B44B64">
        <w:t xml:space="preserve">Table </w:t>
      </w:r>
      <w:r w:rsidR="00541128">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41128">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41128" w:rsidRPr="00B44B64">
        <w:t>Fig</w:t>
      </w:r>
      <w:r w:rsidR="00541128">
        <w:t>.</w:t>
      </w:r>
      <w:r w:rsidR="00541128" w:rsidRPr="00B44B64">
        <w:t xml:space="preserve"> </w:t>
      </w:r>
      <w:r w:rsidR="00541128">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41128" w:rsidRPr="00541128">
        <w:t xml:space="preserve">Table </w:t>
      </w:r>
      <w:r w:rsidR="00541128" w:rsidRPr="00541128">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41128">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r w:rsidRPr="00541128">
        <w:t xml:space="preserve">Radiometric Homogenization </w:t>
      </w:r>
    </w:p>
    <w:p w14:paraId="5DA681F5" w14:textId="1F07FCEF"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955429" w:rsidRPr="00541128">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541128">
        <w:fldChar w:fldCharType="separate"/>
      </w:r>
      <w:r w:rsidR="00955429" w:rsidRPr="00541128">
        <w:rPr>
          <w:noProof/>
          <w:vertAlign w:val="superscript"/>
        </w:rPr>
        <w:t>32</w:t>
      </w:r>
      <w:r w:rsidR="002D4FE5" w:rsidRPr="00541128">
        <w:fldChar w:fldCharType="end"/>
      </w:r>
      <w:r w:rsidR="00AE58F6" w:rsidRPr="00541128">
        <w:t xml:space="preserve"> or Landsat</w:t>
      </w:r>
      <w:r w:rsidR="002D4FE5" w:rsidRPr="00541128">
        <w:fldChar w:fldCharType="begin" w:fldLock="1"/>
      </w:r>
      <w:r w:rsidR="00955429" w:rsidRPr="00541128">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955429" w:rsidRPr="00541128">
        <w:rPr>
          <w:noProof/>
          <w:vertAlign w:val="superscript"/>
        </w:rPr>
        <w:t>33</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41128" w:rsidRPr="00541128">
        <w:t xml:space="preserve">Fig. </w:t>
      </w:r>
      <w:r w:rsidR="00541128">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3" w:name="_Ref520463416"/>
      <w:bookmarkStart w:id="14" w:name="_Toc521591122"/>
      <w:r w:rsidRPr="00541128">
        <w:t xml:space="preserve">Fig. </w:t>
      </w:r>
      <w:r w:rsidRPr="00541128">
        <w:fldChar w:fldCharType="begin"/>
      </w:r>
      <w:r w:rsidRPr="00541128">
        <w:instrText xml:space="preserve"> SEQ Figure \* ARABIC </w:instrText>
      </w:r>
      <w:r w:rsidRPr="00541128">
        <w:fldChar w:fldCharType="separate"/>
      </w:r>
      <w:r w:rsidR="00541128">
        <w:rPr>
          <w:noProof/>
        </w:rPr>
        <w:t>5</w:t>
      </w:r>
      <w:r w:rsidRPr="00541128">
        <w:fldChar w:fldCharType="end"/>
      </w:r>
      <w:bookmarkEnd w:id="13"/>
      <w:r w:rsidRPr="00541128">
        <w:t xml:space="preserve"> </w:t>
      </w:r>
      <w:r w:rsidR="00D50D02" w:rsidRPr="00541128">
        <w:t xml:space="preserve"> </w:t>
      </w:r>
      <w:r w:rsidRPr="00541128">
        <w:rPr>
          <w:b w:val="0"/>
        </w:rPr>
        <w:t>MODIS and DMC</w:t>
      </w:r>
      <w:r w:rsidRPr="00316413">
        <w:rPr>
          <w:b w:val="0"/>
          <w:color w:val="FF0000"/>
        </w:rPr>
        <w:t xml:space="preserve"> </w:t>
      </w:r>
      <w:bookmarkEnd w:id="14"/>
      <w:r w:rsidR="00316413" w:rsidRPr="00316413">
        <w:rPr>
          <w:b w:val="0"/>
          <w:color w:val="FF0000"/>
        </w:rPr>
        <w:t>relative spectral responses (RSR’s)</w:t>
      </w:r>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41128"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1128">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41128" w:rsidRPr="00541128">
        <w:t xml:space="preserve">Fig. </w:t>
      </w:r>
      <w:r w:rsidR="00541128">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41128">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41128">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41128" w:rsidRPr="00B44B64">
        <w:t>(</w:t>
      </w:r>
      <w:r w:rsidR="00541128">
        <w:rPr>
          <w:rStyle w:val="MyEquationChar"/>
          <w:noProof/>
          <w:lang w:val="en-US"/>
        </w:rPr>
        <w:t>1</w:t>
      </w:r>
      <w:r w:rsidR="00541128"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1128">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41128" w:rsidRPr="00541128">
        <w:t xml:space="preserve">Table </w:t>
      </w:r>
      <w:r w:rsidR="00541128" w:rsidRPr="00541128">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41128">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9F23E0" w:rsidRPr="00541128">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541128">
        <w:fldChar w:fldCharType="separate"/>
      </w:r>
      <w:r w:rsidR="009F23E0" w:rsidRPr="00541128">
        <w:rPr>
          <w:noProof/>
          <w:vertAlign w:val="superscript"/>
        </w:rPr>
        <w:t>47</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41128" w:rsidRPr="00541128">
        <w:t xml:space="preserve">Table </w:t>
      </w:r>
      <w:r w:rsidR="00541128" w:rsidRPr="00541128">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41128">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080A32B8" w:rsidR="00F826D7" w:rsidRPr="00386167" w:rsidRDefault="00680746" w:rsidP="00A76FA9">
      <w:pPr>
        <w:pStyle w:val="BodyText"/>
        <w:rPr>
          <w:color w:val="FF0000"/>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w:t>
      </w:r>
      <w:r w:rsidRPr="00B44B64">
        <w:lastRenderedPageBreak/>
        <w:t xml:space="preserve">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r w:rsidR="00BA1663" w:rsidRPr="00386167">
        <w:rPr>
          <w:color w:val="FF0000"/>
        </w:rPr>
        <w:t xml:space="preserve">A flowchart illustrating the </w:t>
      </w:r>
      <w:r w:rsidR="00D41B2B">
        <w:rPr>
          <w:color w:val="FF0000"/>
        </w:rPr>
        <w:t>methodology for</w:t>
      </w:r>
      <w:r w:rsidR="00386167">
        <w:rPr>
          <w:color w:val="FF0000"/>
        </w:rPr>
        <w:t xml:space="preserve"> </w:t>
      </w:r>
      <w:r w:rsidR="00BA1663" w:rsidRPr="00386167">
        <w:rPr>
          <w:color w:val="FF0000"/>
        </w:rPr>
        <w:t xml:space="preserve">canopy cover estimation and evaluation is shown in </w:t>
      </w:r>
      <w:r w:rsidR="00386167" w:rsidRPr="00386167">
        <w:rPr>
          <w:color w:val="FF0000"/>
        </w:rPr>
        <w:fldChar w:fldCharType="begin"/>
      </w:r>
      <w:r w:rsidR="00386167" w:rsidRPr="00386167">
        <w:rPr>
          <w:color w:val="FF0000"/>
        </w:rPr>
        <w:instrText xml:space="preserve"> REF _Ref526693559 \h </w:instrText>
      </w:r>
      <w:r w:rsidR="00386167" w:rsidRPr="00386167">
        <w:rPr>
          <w:color w:val="FF0000"/>
        </w:rPr>
      </w:r>
      <w:r w:rsidR="00386167" w:rsidRPr="00386167">
        <w:rPr>
          <w:color w:val="FF0000"/>
        </w:rPr>
        <w:fldChar w:fldCharType="separate"/>
      </w:r>
      <w:r w:rsidR="00386167" w:rsidRPr="00386167">
        <w:rPr>
          <w:color w:val="FF0000"/>
        </w:rPr>
        <w:t xml:space="preserve">Fig. </w:t>
      </w:r>
      <w:r w:rsidR="00386167" w:rsidRPr="00386167">
        <w:rPr>
          <w:noProof/>
          <w:color w:val="FF0000"/>
        </w:rPr>
        <w:t>6</w:t>
      </w:r>
      <w:r w:rsidR="00386167" w:rsidRPr="00386167">
        <w:rPr>
          <w:color w:val="FF0000"/>
        </w:rPr>
        <w:fldChar w:fldCharType="end"/>
      </w:r>
      <w:r w:rsidR="00BA1663" w:rsidRPr="00386167">
        <w:rPr>
          <w:color w:val="FF0000"/>
        </w:rPr>
        <w:t>.</w:t>
      </w:r>
      <w:bookmarkStart w:id="21" w:name="_GoBack"/>
      <w:bookmarkEnd w:id="21"/>
    </w:p>
    <w:p w14:paraId="6A0A17D6" w14:textId="77777777" w:rsidR="00F36420" w:rsidRDefault="00F36420" w:rsidP="00A76FA9">
      <w:pPr>
        <w:pStyle w:val="BodyText"/>
      </w:pPr>
    </w:p>
    <w:p w14:paraId="6DAF1E83" w14:textId="133FB51B" w:rsidR="003C78AA" w:rsidRDefault="00F36420" w:rsidP="00BA1663">
      <w:pPr>
        <w:pStyle w:val="BodyText"/>
        <w:spacing w:line="240" w:lineRule="auto"/>
      </w:pPr>
      <w:r>
        <w:rPr>
          <w:noProof/>
          <w:lang w:val="en-GB" w:eastAsia="en-GB"/>
        </w:rPr>
        <mc:AlternateContent>
          <mc:Choice Requires="wpc">
            <w:drawing>
              <wp:inline distT="0" distB="0" distL="0" distR="0" wp14:anchorId="0E13817D" wp14:editId="32BAD058">
                <wp:extent cx="5864860" cy="5072332"/>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5" name="Text Box 192"/>
                        <wps:cNvSpPr txBox="1"/>
                        <wps:spPr>
                          <a:xfrm>
                            <a:off x="4456319" y="4333267"/>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408693" y="2873742"/>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54"/>
                        <wps:cNvSpPr txBox="1"/>
                        <wps:spPr>
                          <a:xfrm>
                            <a:off x="4397558" y="1624144"/>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6" name="Text Box 154"/>
                        <wps:cNvSpPr txBox="1"/>
                        <wps:spPr>
                          <a:xfrm>
                            <a:off x="2276224" y="136863"/>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Flowchart: Process 224"/>
                        <wps:cNvSpPr/>
                        <wps:spPr>
                          <a:xfrm>
                            <a:off x="1742670" y="1328945"/>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742671" y="4013016"/>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742670" y="2254702"/>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874749" y="1457563"/>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201877" y="1456928"/>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160604" y="2397870"/>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874749" y="239787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874749" y="321795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609780" y="377414"/>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865029" y="5061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803629" y="5066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933372" y="5061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700928" y="506827"/>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3127857" y="4155891"/>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801089" y="4165416"/>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716069" y="2013188"/>
                            <a:ext cx="484" cy="38468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904100" y="2676000"/>
                            <a:ext cx="256504"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389425" y="2954131"/>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389290" y="3774211"/>
                            <a:ext cx="135"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716058" y="2954130"/>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8" name="Straight Arrow Connector 158"/>
                        <wps:cNvCnPr>
                          <a:stCxn id="132" idx="3"/>
                          <a:endCxn id="137" idx="1"/>
                        </wps:cNvCnPr>
                        <wps:spPr>
                          <a:xfrm flipV="1">
                            <a:off x="2904100" y="1735058"/>
                            <a:ext cx="297777"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a:stCxn id="141" idx="4"/>
                          <a:endCxn id="140" idx="1"/>
                        </wps:cNvCnPr>
                        <wps:spPr>
                          <a:xfrm rot="16200000" flipH="1">
                            <a:off x="375729" y="1997061"/>
                            <a:ext cx="2431470" cy="56657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724512" y="728845"/>
                            <a:ext cx="393632" cy="106380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922571" y="857912"/>
                            <a:ext cx="392984" cy="80502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389425" y="1064429"/>
                            <a:ext cx="2405" cy="3931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E13817D" id="Canvas 156" o:spid="_x0000_s1027" editas="canvas" style="width:461.8pt;height:399.4pt;mso-position-horizontal-relative:char;mso-position-vertical-relative:line" coordsize="58648,5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648;height:50717;visibility:visible;mso-wrap-style:square">
                  <v:fill o:detectmouseclick="t"/>
                  <v:path o:connecttype="none"/>
                </v:shape>
                <v:shape id="Text Box 192" o:spid="_x0000_s1029" type="#_x0000_t202" style="position:absolute;left:44563;top:43332;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v:textbox>
                </v:shape>
                <v:shape id="Text Box 154" o:spid="_x0000_s1030" type="#_x0000_t202" style="position:absolute;left:44086;top:28737;width:10853;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v:textbox>
                </v:shape>
                <v:shape id="Text Box 154" o:spid="_x0000_s1031" type="#_x0000_t202" style="position:absolute;left:43975;top:16241;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v:textbox>
                </v:shape>
                <v:shape id="Text Box 154" o:spid="_x0000_s1032" type="#_x0000_t202" style="position:absolute;left:22762;top:136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v:textbox>
                </v:shape>
                <v:shapetype id="_x0000_t109" coordsize="21600,21600" o:spt="109" path="m,l,21600r21600,l21600,xe">
                  <v:stroke joinstyle="miter"/>
                  <v:path gradientshapeok="t" o:connecttype="rect"/>
                </v:shapetype>
                <v:shape id="Flowchart: Process 224" o:spid="_x0000_s1033" type="#_x0000_t109" style="position:absolute;left:17426;top:13289;width:26372;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34" type="#_x0000_t109" style="position:absolute;left:17426;top:40130;width:26375;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35" type="#_x0000_t109" style="position:absolute;left:17426;top:22547;width:26375;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36" type="#_x0000_t109" style="position:absolute;left:18747;top:14575;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v:textbox>
                </v:shape>
                <v:shape id="Flowchart: Process 137" o:spid="_x0000_s1037" type="#_x0000_t109" style="position:absolute;left:32018;top:1456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v:textbox>
                </v:shape>
                <v:shape id="Flowchart: Process 138" o:spid="_x0000_s1038" type="#_x0000_t109" style="position:absolute;left:31606;top:23978;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v:textbox>
                </v:shape>
                <v:shape id="Flowchart: Process 139" o:spid="_x0000_s1039" type="#_x0000_t109" style="position:absolute;left:18747;top:2397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v:textbox>
                </v:shape>
                <v:shape id="Flowchart: Process 140" o:spid="_x0000_s1040" type="#_x0000_t109" style="position:absolute;left:18747;top:32179;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v:textbox>
                </v:shape>
                <v:shape id="Flowchart: Process 231" o:spid="_x0000_s1041" type="#_x0000_t109" style="position:absolute;left:6097;top:3774;width:45911;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9" o:spid="_x0000_s1042" type="#_x0000_t111" style="position:absolute;left:28650;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v:textbox>
                </v:shape>
                <v:shape id="Flowchart: Data 131" o:spid="_x0000_s1043" type="#_x0000_t111" style="position:absolute;left:18036;top:5066;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v:textbox>
                </v:shape>
                <v:shape id="Flowchart: Data 135" o:spid="_x0000_s1044" type="#_x0000_t111" style="position:absolute;left:39333;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v:textbox>
                </v:shape>
                <v:shape id="Flowchart: Data 141" o:spid="_x0000_s1045" type="#_x0000_t111" style="position:absolute;left:7009;top:5068;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v:textbox>
                </v:shape>
                <v:shape id="Flowchart: Data 142" o:spid="_x0000_s1046" type="#_x0000_t111" style="position:absolute;left:31278;top:41558;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v:textbox>
                </v:shape>
                <v:shape id="Flowchart: Data 143" o:spid="_x0000_s1047" type="#_x0000_t111" style="position:absolute;left:18010;top:41654;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v:textbox>
                </v:shape>
                <v:shapetype id="_x0000_t32" coordsize="21600,21600" o:spt="32" o:oned="t" path="m,l21600,21600e" filled="f">
                  <v:path arrowok="t" fillok="f" o:connecttype="none"/>
                  <o:lock v:ext="edit" shapetype="t"/>
                </v:shapetype>
                <v:shape id="Straight Arrow Connector 147" o:spid="_x0000_s1048" type="#_x0000_t32" style="position:absolute;left:37160;top:20131;width:5;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49" type="#_x0000_t32" style="position:absolute;left:29041;top:26760;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50" type="#_x0000_t32" style="position:absolute;left:23894;top:29541;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51" type="#_x0000_t32" style="position:absolute;left:23892;top:37742;width:2;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52" type="#_x0000_t32" style="position:absolute;left:37160;top:29541;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Straight Arrow Connector 158" o:spid="_x0000_s1053" type="#_x0000_t32" style="position:absolute;left:29041;top:17350;width:2977;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TvcUAAADcAAAADwAAAGRycy9kb3ducmV2LnhtbESP0WrCQBBF34X+wzKFvojutlAr0VVK&#10;UVGkhUY/YMhOk9DsbJpdNf5950HwbYZ7594z82XvG3WmLtaBLTyPDSjiIriaSwvHw3o0BRUTssMm&#10;MFm4UoTl4mEwx8yFC3/TOU+lkhCOGVqoUmozrWNRkcc4Di2xaD+h85hk7UrtOrxIuG/0izET7bFm&#10;aaiwpY+Kit/85C341Wb71g+vn0Pf/B3cPprdVzLWPj327zNQifp0N9+ut07wX4VW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TvcUAAADcAAAADwAAAAAAAAAA&#10;AAAAAAChAgAAZHJzL2Rvd25yZXYueG1sUEsFBgAAAAAEAAQA+QAAAJMDAAAAAA==&#10;" strokecolor="black [3213]" strokeweight=".5pt">
                  <v:stroke endarrow="block" joinstyle="miter"/>
                </v:shape>
                <v:shapetype id="_x0000_t33" coordsize="21600,21600" o:spt="33" o:oned="t" path="m,l21600,r,21600e" filled="f">
                  <v:stroke joinstyle="miter"/>
                  <v:path arrowok="t" fillok="f" o:connecttype="none"/>
                  <o:lock v:ext="edit" shapetype="t"/>
                </v:shapetype>
                <v:shape id="Elbow Connector 226" o:spid="_x0000_s1054" type="#_x0000_t33" style="position:absolute;left:3757;top:19970;width:24314;height:56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btpsMAAADcAAAADwAAAGRycy9kb3ducmV2LnhtbESPwWrDMBBE74X+g9hCb7UUE0Jwo4QQ&#10;aGihh8bKByzWRja1Vq6lJO7fV4VAjsPMvGFWm8n34kJj7AJrmBUKBHETbMdOw9G8vSxBxIRssQ9M&#10;Gn4pwmb9+LDCyoYrH+hSJycyhGOFGtqUhkrK2LTkMRZhIM7eKYweU5ajk3bEa4b7XpZKLaTHjvNC&#10;iwPtWmq+67PX4MKX+pBYz/dztTXS/JhPdzJaPz9N21cQiaZ0D9/a71ZDWS7g/0w+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7abDAAAA3AAAAA8AAAAAAAAAAAAA&#10;AAAAoQIAAGRycy9kb3ducmV2LnhtbFBLBQYAAAAABAAEAPkAAACRAw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9" o:spid="_x0000_s1055" type="#_x0000_t34" style="position:absolute;left:27245;top:7288;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Fxi8UAAADcAAAADwAAAGRycy9kb3ducmV2LnhtbESPQWsCMRSE70L/Q3iF3jTrQq1ujVIK&#10;hR60oBa8PjbPzWryst2k6+qvN4WCx2FmvmHmy95Z0VEbas8KxqMMBHHpdc2Vgu/dx3AKIkRkjdYz&#10;KbhQgOXiYTDHQvszb6jbxkokCIcCFZgYm0LKUBpyGEa+IU7ewbcOY5JtJXWL5wR3VuZZNpEOa04L&#10;Bht6N1Setr9OgX2hzXFWxp9ns7Jd16yv+/3XTqmnx/7tFUSkPt7D/+1PrSDPZ/B3Jh0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Fxi8UAAADcAAAADwAAAAAAAAAA&#10;AAAAAAChAgAAZHJzL2Rvd25yZXYueG1sUEsFBgAAAAAEAAQA+QAAAJMDAAAAAA==&#10;" strokecolor="black [3213]" strokeweight=".5pt">
                  <v:stroke endarrow="block"/>
                </v:shape>
                <v:shape id="Elbow Connector 234" o:spid="_x0000_s1056" type="#_x0000_t34" style="position:absolute;left:39225;top:8579;width:3930;height:80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IyMYAAADcAAAADwAAAGRycy9kb3ducmV2LnhtbESPT2sCMRTE7wW/Q3hCbzWrrVVXo5SC&#10;0EMr+Ae8PjbPzbbJy7qJ67afvikIPQ4z8xtmseqcFS01ofKsYDjIQBAXXldcKjjs1w9TECEia7Se&#10;ScE3BVgte3cLzLW/8pbaXSxFgnDIUYGJsc6lDIUhh2Hga+LknXzjMCbZlFI3eE1wZ+Uoy56lw4rT&#10;gsGaXg0VX7uLU2AntP2cFfE8Nu+2beuPn+Nxs1fqvt+9zEFE6uJ/+NZ+0wpGj0/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MjGAAAA3AAAAA8AAAAAAAAA&#10;AAAAAAAAoQIAAGRycy9kb3ducmV2LnhtbFBLBQYAAAAABAAEAPkAAACUAwAAAAA=&#10;" strokecolor="black [3213]" strokeweight=".5pt">
                  <v:stroke endarrow="block"/>
                </v:shape>
                <v:shape id="Straight Arrow Connector 235" o:spid="_x0000_s1057" type="#_x0000_t32" style="position:absolute;left:23894;top:10644;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F4/8UAAADcAAAADwAAAGRycy9kb3ducmV2LnhtbESP0WrCQBRE3wX/YblCX0R3G6mW6Bqk&#10;tMUiFhr7AZfsNQlm76bZrca/dwsFH4eZOcOsst424kydrx1reJwqEMSFMzWXGr4Pb5NnED4gG2wc&#10;k4YrecjWw8EKU+Mu/EXnPJQiQtinqKEKoU2l9EVFFv3UtcTRO7rOYoiyK6Xp8BLhtpGJUnNpsea4&#10;UGFLLxUVp/zXarCv79tFP77ux7b5OZidVx+fQWn9MOo3SxCB+nAP/7e3RkMye4K/M/EI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F4/8UAAADcAAAADwAAAAAAAAAA&#10;AAAAAAChAgAAZHJzL2Rvd25yZXYueG1sUEsFBgAAAAAEAAQA+QAAAJMDAAAAAA==&#10;" strokecolor="black [3213]" strokeweight=".5pt">
                  <v:stroke endarrow="block" joinstyle="miter"/>
                </v:shape>
                <w10:anchorlock/>
              </v:group>
            </w:pict>
          </mc:Fallback>
        </mc:AlternateContent>
      </w:r>
    </w:p>
    <w:p w14:paraId="6EB6708C" w14:textId="07D03642" w:rsidR="00BA1663" w:rsidRPr="00BA1663" w:rsidRDefault="00BA1663" w:rsidP="00BA1663">
      <w:pPr>
        <w:pStyle w:val="Caption"/>
        <w:jc w:val="center"/>
        <w:rPr>
          <w:b w:val="0"/>
          <w:color w:val="FF0000"/>
        </w:rPr>
      </w:pPr>
      <w:bookmarkStart w:id="22" w:name="_Ref526693559"/>
      <w:r w:rsidRPr="00BA1663">
        <w:rPr>
          <w:color w:val="FF0000"/>
        </w:rPr>
        <w:t xml:space="preserve">Fig. </w:t>
      </w:r>
      <w:r w:rsidRPr="00BA1663">
        <w:rPr>
          <w:color w:val="FF0000"/>
        </w:rPr>
        <w:fldChar w:fldCharType="begin"/>
      </w:r>
      <w:r w:rsidRPr="00BA1663">
        <w:rPr>
          <w:color w:val="FF0000"/>
        </w:rPr>
        <w:instrText xml:space="preserve"> SEQ Figure \* ARABIC </w:instrText>
      </w:r>
      <w:r w:rsidRPr="00BA1663">
        <w:rPr>
          <w:color w:val="FF0000"/>
        </w:rPr>
        <w:fldChar w:fldCharType="separate"/>
      </w:r>
      <w:r w:rsidRPr="00BA1663">
        <w:rPr>
          <w:noProof/>
          <w:color w:val="FF0000"/>
        </w:rPr>
        <w:t>6</w:t>
      </w:r>
      <w:r w:rsidRPr="00BA1663">
        <w:rPr>
          <w:color w:val="FF0000"/>
        </w:rPr>
        <w:fldChar w:fldCharType="end"/>
      </w:r>
      <w:bookmarkEnd w:id="22"/>
      <w:r w:rsidRPr="00BA1663">
        <w:rPr>
          <w:color w:val="FF0000"/>
        </w:rPr>
        <w:t xml:space="preserve">  </w:t>
      </w:r>
      <w:r w:rsidRPr="00BA1663">
        <w:rPr>
          <w:b w:val="0"/>
          <w:color w:val="FF0000"/>
        </w:rPr>
        <w:t>Methodological flowchart</w:t>
      </w:r>
    </w:p>
    <w:p w14:paraId="099580AD" w14:textId="689730C4" w:rsidR="003C78AA" w:rsidRDefault="003C78AA" w:rsidP="00A76FA9">
      <w:pPr>
        <w:pStyle w:val="BodyText"/>
      </w:pPr>
    </w:p>
    <w:p w14:paraId="68ABFD66" w14:textId="6CA75DFB" w:rsidR="003C78AA" w:rsidRDefault="003C78AA" w:rsidP="00A76FA9">
      <w:pPr>
        <w:pStyle w:val="BodyText"/>
      </w:pPr>
    </w:p>
    <w:p w14:paraId="406CD5C5" w14:textId="79B330F3" w:rsidR="003C78AA" w:rsidRDefault="003C78AA" w:rsidP="00A76FA9">
      <w:pPr>
        <w:pStyle w:val="BodyText"/>
      </w:pPr>
    </w:p>
    <w:p w14:paraId="2E76F054" w14:textId="77777777" w:rsidR="003C78AA" w:rsidRDefault="003C78AA" w:rsidP="00A76FA9">
      <w:pPr>
        <w:pStyle w:val="BodyText"/>
      </w:pPr>
    </w:p>
    <w:p w14:paraId="150D9B12" w14:textId="77777777" w:rsidR="003C78AA" w:rsidRPr="00B44B64" w:rsidRDefault="003C78AA" w:rsidP="00A76FA9">
      <w:pPr>
        <w:pStyle w:val="BodyText"/>
      </w:pPr>
    </w:p>
    <w:p w14:paraId="4CF2F7A3" w14:textId="11C28700" w:rsidR="00D61588" w:rsidRDefault="009A3C3C" w:rsidP="009A3C3C">
      <w:pPr>
        <w:pStyle w:val="Heading1"/>
      </w:pPr>
      <w:r w:rsidRPr="00B44B64">
        <w:lastRenderedPageBreak/>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41128" w:rsidRPr="00541128">
        <w:t>Fig.</w:t>
      </w:r>
      <w:r w:rsidR="00541128" w:rsidRPr="00541128">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3" w:name="_Ref466458068"/>
      <w:bookmarkStart w:id="24" w:name="_Toc394582259"/>
      <w:bookmarkStart w:id="25" w:name="_Toc448324368"/>
      <w:bookmarkStart w:id="26" w:name="_Toc521591123"/>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41128" w:rsidRPr="00541128">
        <w:rPr>
          <w:noProof/>
        </w:rPr>
        <w:t>6</w:t>
      </w:r>
      <w:r w:rsidR="00F4774D" w:rsidRPr="00541128">
        <w:fldChar w:fldCharType="end"/>
      </w:r>
      <w:bookmarkEnd w:id="23"/>
      <w:r w:rsidRPr="00541128">
        <w:rPr>
          <w:b w:val="0"/>
        </w:rPr>
        <w:t xml:space="preserve">  Clustering of correlated features</w:t>
      </w:r>
      <w:bookmarkEnd w:id="24"/>
      <w:bookmarkEnd w:id="25"/>
      <w:bookmarkEnd w:id="26"/>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lastRenderedPageBreak/>
        <w:fldChar w:fldCharType="begin"/>
      </w:r>
      <w:r w:rsidRPr="00B44B64">
        <w:instrText xml:space="preserve"> REF _Ref395121413 \h </w:instrText>
      </w:r>
      <w:r w:rsidR="00C95AC4" w:rsidRPr="00B44B64">
        <w:instrText xml:space="preserve"> \* MERGEFORMAT </w:instrText>
      </w:r>
      <w:r w:rsidRPr="00B44B64">
        <w:fldChar w:fldCharType="separate"/>
      </w:r>
      <w:r w:rsidR="00541128" w:rsidRPr="00541128">
        <w:t xml:space="preserve">Table </w:t>
      </w:r>
      <w:r w:rsidR="00541128" w:rsidRPr="00541128">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7" w:name="_Ref395121413"/>
      <w:bookmarkStart w:id="28" w:name="_Toc394582241"/>
      <w:bookmarkStart w:id="29" w:name="_Toc448324340"/>
      <w:r w:rsidRPr="00785D14">
        <w:rPr>
          <w:b/>
        </w:rPr>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41128">
        <w:rPr>
          <w:b/>
          <w:noProof/>
        </w:rPr>
        <w:t>6</w:t>
      </w:r>
      <w:r w:rsidR="00F4774D" w:rsidRPr="00785D14">
        <w:rPr>
          <w:b/>
        </w:rPr>
        <w:fldChar w:fldCharType="end"/>
      </w:r>
      <w:bookmarkEnd w:id="27"/>
      <w:r w:rsidRPr="00B44B64">
        <w:t xml:space="preserve">   Ranked clusters</w:t>
      </w:r>
      <w:bookmarkEnd w:id="28"/>
      <w:bookmarkEnd w:id="29"/>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0" w:name="_Toc394607659"/>
      <w:bookmarkStart w:id="31" w:name="_Toc448324321"/>
      <w:r w:rsidRPr="00B44B64">
        <w:t>Classification</w:t>
      </w:r>
      <w:bookmarkEnd w:id="30"/>
      <w:bookmarkEnd w:id="31"/>
      <w:r w:rsidR="003638E8" w:rsidRPr="00B44B64">
        <w:t xml:space="preserve"> and Canopy</w:t>
      </w:r>
      <w:r w:rsidR="00FA2071" w:rsidRPr="00B44B64">
        <w:t>-</w:t>
      </w:r>
      <w:r w:rsidR="003638E8" w:rsidRPr="00B44B64">
        <w:t xml:space="preserve">Cover Estimation </w:t>
      </w:r>
    </w:p>
    <w:bookmarkStart w:id="32"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41128" w:rsidRPr="00541128">
        <w:t xml:space="preserve">Table </w:t>
      </w:r>
      <w:r w:rsidR="00541128" w:rsidRPr="00541128">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lastRenderedPageBreak/>
        <w:t>evaluated on the labelled pixel data.  The standard deviation of absolute errors (SAE) gives an 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41128" w:rsidRPr="00541128">
        <w:t xml:space="preserve">Table </w:t>
      </w:r>
      <w:r w:rsidR="00541128" w:rsidRPr="00541128">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3"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7</w:t>
      </w:r>
      <w:r w:rsidRPr="00541128">
        <w:rPr>
          <w:b/>
        </w:rPr>
        <w:fldChar w:fldCharType="end"/>
      </w:r>
      <w:bookmarkEnd w:id="33"/>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4" w:name="_Ref520753869"/>
      <w:r w:rsidRPr="00541128">
        <w:t xml:space="preserve">Table </w:t>
      </w:r>
      <w:r w:rsidRPr="00541128">
        <w:fldChar w:fldCharType="begin"/>
      </w:r>
      <w:r w:rsidRPr="00541128">
        <w:instrText xml:space="preserve"> SEQ Table \* ARABIC </w:instrText>
      </w:r>
      <w:r w:rsidRPr="00541128">
        <w:fldChar w:fldCharType="separate"/>
      </w:r>
      <w:r w:rsidR="00541128" w:rsidRPr="00541128">
        <w:rPr>
          <w:noProof/>
        </w:rPr>
        <w:t>8</w:t>
      </w:r>
      <w:r w:rsidRPr="00541128">
        <w:fldChar w:fldCharType="end"/>
      </w:r>
      <w:bookmarkEnd w:id="34"/>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41128" w:rsidRPr="00541128">
        <w:t xml:space="preserve">Table </w:t>
      </w:r>
      <w:r w:rsidR="00541128" w:rsidRPr="00541128">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41128" w:rsidRPr="00541128">
        <w:t xml:space="preserve">Table </w:t>
      </w:r>
      <w:r w:rsidR="00541128" w:rsidRPr="00541128">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41128" w:rsidRPr="00541128">
        <w:t xml:space="preserve">Table </w:t>
      </w:r>
      <w:r w:rsidR="00541128" w:rsidRPr="00541128">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5"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9</w:t>
      </w:r>
      <w:r w:rsidRPr="00541128">
        <w:rPr>
          <w:b/>
        </w:rPr>
        <w:fldChar w:fldCharType="end"/>
      </w:r>
      <w:bookmarkEnd w:id="35"/>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6"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10</w:t>
      </w:r>
      <w:r w:rsidRPr="00541128">
        <w:rPr>
          <w:b/>
        </w:rPr>
        <w:fldChar w:fldCharType="end"/>
      </w:r>
      <w:bookmarkEnd w:id="36"/>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7" w:name="_Ref395175360"/>
      <w:bookmarkStart w:id="38"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41128">
        <w:rPr>
          <w:b/>
          <w:noProof/>
        </w:rPr>
        <w:t>11</w:t>
      </w:r>
      <w:r w:rsidR="00F4774D" w:rsidRPr="006C32D3">
        <w:rPr>
          <w:b/>
        </w:rPr>
        <w:fldChar w:fldCharType="end"/>
      </w:r>
      <w:bookmarkEnd w:id="37"/>
      <w:r w:rsidRPr="00B44B64">
        <w:t xml:space="preserve">   Decision </w:t>
      </w:r>
      <w:r w:rsidR="00CF403F" w:rsidRPr="00B44B64">
        <w:t>t</w:t>
      </w:r>
      <w:r w:rsidRPr="00B44B64">
        <w:t>ree canopy</w:t>
      </w:r>
      <w:r w:rsidR="00FA2071" w:rsidRPr="00B44B64">
        <w:t>-</w:t>
      </w:r>
      <w:r w:rsidRPr="00B44B64">
        <w:t>cover estimates</w:t>
      </w:r>
      <w:bookmarkEnd w:id="38"/>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41128" w:rsidRPr="00541128">
        <w:t xml:space="preserve">Fig. </w:t>
      </w:r>
      <w:r w:rsidR="00541128" w:rsidRPr="00541128">
        <w:rPr>
          <w:noProof/>
        </w:rPr>
        <w:t>7</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41128" w:rsidRPr="00541128">
        <w:t xml:space="preserve">Table </w:t>
      </w:r>
      <w:r w:rsidR="00541128" w:rsidRPr="00541128">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41128" w:rsidRPr="00541128">
        <w:t>Fig. 8</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39" w:name="_Ref521583627"/>
      <w:bookmarkStart w:id="40" w:name="_Toc521591124"/>
      <w:r w:rsidRPr="00541128">
        <w:t xml:space="preserve">Fig. </w:t>
      </w:r>
      <w:r w:rsidRPr="00541128">
        <w:fldChar w:fldCharType="begin"/>
      </w:r>
      <w:r w:rsidRPr="00541128">
        <w:instrText xml:space="preserve"> SEQ Figure \* ARABIC </w:instrText>
      </w:r>
      <w:r w:rsidRPr="00541128">
        <w:fldChar w:fldCharType="separate"/>
      </w:r>
      <w:r w:rsidR="00541128" w:rsidRPr="00541128">
        <w:rPr>
          <w:noProof/>
        </w:rPr>
        <w:t>7</w:t>
      </w:r>
      <w:r w:rsidRPr="00541128">
        <w:fldChar w:fldCharType="end"/>
      </w:r>
      <w:bookmarkEnd w:id="39"/>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40"/>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1" w:name="_Ref520999298"/>
      <w:bookmarkStart w:id="42" w:name="_Toc521591125"/>
      <w:r w:rsidRPr="00541128">
        <w:t xml:space="preserve">Fig. </w:t>
      </w:r>
      <w:r w:rsidRPr="00541128">
        <w:fldChar w:fldCharType="begin"/>
      </w:r>
      <w:r w:rsidRPr="00541128">
        <w:instrText xml:space="preserve"> SEQ Figure \* ARABIC </w:instrText>
      </w:r>
      <w:r w:rsidRPr="00541128">
        <w:fldChar w:fldCharType="separate"/>
      </w:r>
      <w:r w:rsidR="00541128" w:rsidRPr="00541128">
        <w:rPr>
          <w:noProof/>
        </w:rPr>
        <w:t>8</w:t>
      </w:r>
      <w:r w:rsidRPr="00541128">
        <w:fldChar w:fldCharType="end"/>
      </w:r>
      <w:bookmarkEnd w:id="41"/>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2"/>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41128" w:rsidRPr="00541128">
        <w:t xml:space="preserve">Table </w:t>
      </w:r>
      <w:r w:rsidR="00541128" w:rsidRPr="00541128">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41128" w:rsidRPr="00541128">
        <w:t xml:space="preserve">Table </w:t>
      </w:r>
      <w:r w:rsidR="00541128" w:rsidRPr="00541128">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41128" w:rsidRPr="00541128">
        <w:t xml:space="preserve">Table </w:t>
      </w:r>
      <w:r w:rsidR="00541128" w:rsidRPr="00541128">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41128" w:rsidRPr="00541128">
        <w:t xml:space="preserve">Table </w:t>
      </w:r>
      <w:r w:rsidR="00541128" w:rsidRPr="00541128">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41128" w:rsidRPr="00541128">
        <w:t xml:space="preserve">Table </w:t>
      </w:r>
      <w:r w:rsidR="00541128" w:rsidRPr="00541128">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41128" w:rsidRPr="00541128">
        <w:t xml:space="preserve">Fig. </w:t>
      </w:r>
      <w:r w:rsidR="00541128" w:rsidRPr="00541128">
        <w:rPr>
          <w:noProof/>
        </w:rPr>
        <w:t>7</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41128" w:rsidRPr="00541128">
        <w:t xml:space="preserve">Table </w:t>
      </w:r>
      <w:r w:rsidR="00541128" w:rsidRPr="00541128">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54112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1C5D24" w:rsidRPr="00541128">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541128">
        <w:fldChar w:fldCharType="separate"/>
      </w:r>
      <w:r w:rsidR="006655A0" w:rsidRPr="00541128">
        <w:rPr>
          <w:noProof/>
          <w:vertAlign w:val="superscript"/>
        </w:rPr>
        <w:t>18,19,23,26,59</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1C5D24" w:rsidRPr="00541128">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rsidRPr="00541128">
        <w:fldChar w:fldCharType="separate"/>
      </w:r>
      <w:r w:rsidR="006655A0" w:rsidRPr="00541128">
        <w:rPr>
          <w:noProof/>
          <w:vertAlign w:val="superscript"/>
        </w:rPr>
        <w:t>60</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lastRenderedPageBreak/>
        <w:t>Table of Figures</w:t>
      </w:r>
    </w:p>
    <w:p w14:paraId="7BA06A95" w14:textId="77777777" w:rsidR="00106B5D" w:rsidRPr="00541128"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106B5D" w:rsidRPr="00541128">
        <w:rPr>
          <w:noProof/>
        </w:rPr>
        <w:t>Fig. 1  Little Karoo study area</w:t>
      </w:r>
      <w:r w:rsidR="00106B5D" w:rsidRPr="00541128">
        <w:rPr>
          <w:noProof/>
        </w:rPr>
        <w:tab/>
      </w:r>
      <w:r w:rsidR="00106B5D" w:rsidRPr="00541128">
        <w:rPr>
          <w:noProof/>
        </w:rPr>
        <w:fldChar w:fldCharType="begin"/>
      </w:r>
      <w:r w:rsidR="00106B5D" w:rsidRPr="00541128">
        <w:rPr>
          <w:noProof/>
        </w:rPr>
        <w:instrText xml:space="preserve"> PAGEREF _Toc521591118 \h </w:instrText>
      </w:r>
      <w:r w:rsidR="00106B5D" w:rsidRPr="00541128">
        <w:rPr>
          <w:noProof/>
        </w:rPr>
      </w:r>
      <w:r w:rsidR="00106B5D" w:rsidRPr="00541128">
        <w:rPr>
          <w:noProof/>
        </w:rPr>
        <w:fldChar w:fldCharType="separate"/>
      </w:r>
      <w:r w:rsidR="001F5F19" w:rsidRPr="00541128">
        <w:rPr>
          <w:noProof/>
        </w:rPr>
        <w:t>6</w:t>
      </w:r>
      <w:r w:rsidR="00106B5D" w:rsidRPr="00541128">
        <w:rPr>
          <w:noProof/>
        </w:rPr>
        <w:fldChar w:fldCharType="end"/>
      </w:r>
    </w:p>
    <w:p w14:paraId="5425D9A1"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2  Study area spekboom habitats and field ground truth sites</w:t>
      </w:r>
      <w:r w:rsidRPr="00541128">
        <w:rPr>
          <w:noProof/>
        </w:rPr>
        <w:tab/>
      </w:r>
      <w:r w:rsidRPr="00541128">
        <w:rPr>
          <w:noProof/>
        </w:rPr>
        <w:fldChar w:fldCharType="begin"/>
      </w:r>
      <w:r w:rsidRPr="00541128">
        <w:rPr>
          <w:noProof/>
        </w:rPr>
        <w:instrText xml:space="preserve"> PAGEREF _Toc521591119 \h </w:instrText>
      </w:r>
      <w:r w:rsidRPr="00541128">
        <w:rPr>
          <w:noProof/>
        </w:rPr>
      </w:r>
      <w:r w:rsidRPr="00541128">
        <w:rPr>
          <w:noProof/>
        </w:rPr>
        <w:fldChar w:fldCharType="separate"/>
      </w:r>
      <w:r w:rsidR="001F5F19" w:rsidRPr="00541128">
        <w:rPr>
          <w:noProof/>
        </w:rPr>
        <w:t>8</w:t>
      </w:r>
      <w:r w:rsidRPr="00541128">
        <w:rPr>
          <w:noProof/>
        </w:rPr>
        <w:fldChar w:fldCharType="end"/>
      </w:r>
    </w:p>
    <w:p w14:paraId="4B1AC6EF"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lang w:eastAsia="en-ZA"/>
        </w:rPr>
        <w:t>Fig.</w:t>
      </w:r>
      <w:r w:rsidRPr="00541128">
        <w:rPr>
          <w:noProof/>
        </w:rPr>
        <w:t xml:space="preserve"> 3  Matjiesvlei2 canopy-cover ground truth site</w:t>
      </w:r>
      <w:r w:rsidRPr="00541128">
        <w:rPr>
          <w:noProof/>
        </w:rPr>
        <w:tab/>
      </w:r>
      <w:r w:rsidRPr="00541128">
        <w:rPr>
          <w:noProof/>
        </w:rPr>
        <w:fldChar w:fldCharType="begin"/>
      </w:r>
      <w:r w:rsidRPr="00541128">
        <w:rPr>
          <w:noProof/>
        </w:rPr>
        <w:instrText xml:space="preserve"> PAGEREF _Toc521591120 \h </w:instrText>
      </w:r>
      <w:r w:rsidRPr="00541128">
        <w:rPr>
          <w:noProof/>
        </w:rPr>
      </w:r>
      <w:r w:rsidRPr="00541128">
        <w:rPr>
          <w:noProof/>
        </w:rPr>
        <w:fldChar w:fldCharType="separate"/>
      </w:r>
      <w:r w:rsidR="001F5F19" w:rsidRPr="00541128">
        <w:rPr>
          <w:noProof/>
        </w:rPr>
        <w:t>9</w:t>
      </w:r>
      <w:r w:rsidRPr="00541128">
        <w:rPr>
          <w:noProof/>
        </w:rPr>
        <w:fldChar w:fldCharType="end"/>
      </w:r>
    </w:p>
    <w:p w14:paraId="5D4EA9AC"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4  Example image class labels</w:t>
      </w:r>
      <w:r w:rsidRPr="00541128">
        <w:rPr>
          <w:noProof/>
        </w:rPr>
        <w:tab/>
      </w:r>
      <w:r w:rsidRPr="00541128">
        <w:rPr>
          <w:noProof/>
        </w:rPr>
        <w:fldChar w:fldCharType="begin"/>
      </w:r>
      <w:r w:rsidRPr="00541128">
        <w:rPr>
          <w:noProof/>
        </w:rPr>
        <w:instrText xml:space="preserve"> PAGEREF _Toc521591121 \h </w:instrText>
      </w:r>
      <w:r w:rsidRPr="00541128">
        <w:rPr>
          <w:noProof/>
        </w:rPr>
      </w:r>
      <w:r w:rsidRPr="00541128">
        <w:rPr>
          <w:noProof/>
        </w:rPr>
        <w:fldChar w:fldCharType="separate"/>
      </w:r>
      <w:r w:rsidR="001F5F19" w:rsidRPr="00541128">
        <w:rPr>
          <w:noProof/>
        </w:rPr>
        <w:t>11</w:t>
      </w:r>
      <w:r w:rsidRPr="00541128">
        <w:rPr>
          <w:noProof/>
        </w:rPr>
        <w:fldChar w:fldCharType="end"/>
      </w:r>
    </w:p>
    <w:p w14:paraId="2DD00613"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5  MODIS and DMC RSR’s</w:t>
      </w:r>
      <w:r w:rsidRPr="00541128">
        <w:rPr>
          <w:noProof/>
        </w:rPr>
        <w:tab/>
      </w:r>
      <w:r w:rsidRPr="00541128">
        <w:rPr>
          <w:noProof/>
        </w:rPr>
        <w:fldChar w:fldCharType="begin"/>
      </w:r>
      <w:r w:rsidRPr="00541128">
        <w:rPr>
          <w:noProof/>
        </w:rPr>
        <w:instrText xml:space="preserve"> PAGEREF _Toc521591122 \h </w:instrText>
      </w:r>
      <w:r w:rsidRPr="00541128">
        <w:rPr>
          <w:noProof/>
        </w:rPr>
      </w:r>
      <w:r w:rsidRPr="00541128">
        <w:rPr>
          <w:noProof/>
        </w:rPr>
        <w:fldChar w:fldCharType="separate"/>
      </w:r>
      <w:r w:rsidR="001F5F19" w:rsidRPr="00541128">
        <w:rPr>
          <w:noProof/>
        </w:rPr>
        <w:t>12</w:t>
      </w:r>
      <w:r w:rsidRPr="00541128">
        <w:rPr>
          <w:noProof/>
        </w:rPr>
        <w:fldChar w:fldCharType="end"/>
      </w:r>
    </w:p>
    <w:p w14:paraId="2085D188"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6  Clustering of correlated features</w:t>
      </w:r>
      <w:r w:rsidRPr="00541128">
        <w:rPr>
          <w:noProof/>
        </w:rPr>
        <w:tab/>
      </w:r>
      <w:r w:rsidRPr="00541128">
        <w:rPr>
          <w:noProof/>
        </w:rPr>
        <w:fldChar w:fldCharType="begin"/>
      </w:r>
      <w:r w:rsidRPr="00541128">
        <w:rPr>
          <w:noProof/>
        </w:rPr>
        <w:instrText xml:space="preserve"> PAGEREF _Toc521591123 \h </w:instrText>
      </w:r>
      <w:r w:rsidRPr="00541128">
        <w:rPr>
          <w:noProof/>
        </w:rPr>
      </w:r>
      <w:r w:rsidRPr="00541128">
        <w:rPr>
          <w:noProof/>
        </w:rPr>
        <w:fldChar w:fldCharType="separate"/>
      </w:r>
      <w:r w:rsidR="001F5F19" w:rsidRPr="00541128">
        <w:rPr>
          <w:noProof/>
        </w:rPr>
        <w:t>22</w:t>
      </w:r>
      <w:r w:rsidRPr="00541128">
        <w:rPr>
          <w:noProof/>
        </w:rPr>
        <w:fldChar w:fldCharType="end"/>
      </w:r>
    </w:p>
    <w:p w14:paraId="48C424F3"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541128">
        <w:rPr>
          <w:noProof/>
        </w:rPr>
        <w:tab/>
      </w:r>
      <w:r w:rsidRPr="00541128">
        <w:rPr>
          <w:noProof/>
        </w:rPr>
        <w:fldChar w:fldCharType="begin"/>
      </w:r>
      <w:r w:rsidRPr="00541128">
        <w:rPr>
          <w:noProof/>
        </w:rPr>
        <w:instrText xml:space="preserve"> PAGEREF _Toc521591124 \h </w:instrText>
      </w:r>
      <w:r w:rsidRPr="00541128">
        <w:rPr>
          <w:noProof/>
        </w:rPr>
      </w:r>
      <w:r w:rsidRPr="00541128">
        <w:rPr>
          <w:noProof/>
        </w:rPr>
        <w:fldChar w:fldCharType="separate"/>
      </w:r>
      <w:r w:rsidR="001F5F19" w:rsidRPr="00541128">
        <w:rPr>
          <w:noProof/>
        </w:rPr>
        <w:t>27</w:t>
      </w:r>
      <w:r w:rsidRPr="00541128">
        <w:rPr>
          <w:noProof/>
        </w:rPr>
        <w:fldChar w:fldCharType="end"/>
      </w:r>
    </w:p>
    <w:p w14:paraId="27CA5040"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8   Global spekboom canopy cover map</w:t>
      </w:r>
      <w:r w:rsidRPr="00541128">
        <w:rPr>
          <w:noProof/>
        </w:rPr>
        <w:tab/>
      </w:r>
      <w:r w:rsidRPr="00541128">
        <w:rPr>
          <w:noProof/>
        </w:rPr>
        <w:fldChar w:fldCharType="begin"/>
      </w:r>
      <w:r w:rsidRPr="00541128">
        <w:rPr>
          <w:noProof/>
        </w:rPr>
        <w:instrText xml:space="preserve"> PAGEREF _Toc521591125 \h </w:instrText>
      </w:r>
      <w:r w:rsidRPr="00541128">
        <w:rPr>
          <w:noProof/>
        </w:rPr>
      </w:r>
      <w:r w:rsidRPr="00541128">
        <w:rPr>
          <w:noProof/>
        </w:rPr>
        <w:fldChar w:fldCharType="separate"/>
      </w:r>
      <w:r w:rsidR="001F5F19" w:rsidRPr="00541128">
        <w:rPr>
          <w:noProof/>
        </w:rPr>
        <w:t>28</w:t>
      </w:r>
      <w:r w:rsidRPr="00541128">
        <w:rPr>
          <w:noProof/>
        </w:rPr>
        <w:fldChar w:fldCharType="end"/>
      </w:r>
    </w:p>
    <w:p w14:paraId="3FB750A4" w14:textId="0F563766" w:rsidR="00BC6A85" w:rsidRPr="00B44B64" w:rsidRDefault="00BC6A85" w:rsidP="00AC1022">
      <w:pPr>
        <w:pStyle w:val="BodyTextIndented"/>
      </w:pPr>
      <w:r w:rsidRPr="00541128">
        <w:fldChar w:fldCharType="end"/>
      </w:r>
    </w:p>
    <w:bookmarkEnd w:id="32"/>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w:t>
      </w:r>
      <w:proofErr w:type="spellStart"/>
      <w:r w:rsidRPr="001B14AB">
        <w:rPr>
          <w:color w:val="C00000"/>
        </w:rPr>
        <w:t>Verhulp</w:t>
      </w:r>
      <w:proofErr w:type="spellEnd"/>
      <w:r w:rsidRPr="001B14AB">
        <w:rPr>
          <w:color w:val="C00000"/>
        </w:rPr>
        <w:t xml:space="preserve"> and NGI for provision of the aerial imagery, </w:t>
      </w:r>
      <w:r w:rsidR="00AE16C1" w:rsidRPr="001B14AB">
        <w:rPr>
          <w:color w:val="C00000"/>
        </w:rPr>
        <w:t xml:space="preserve">Adrian </w:t>
      </w:r>
      <w:proofErr w:type="spellStart"/>
      <w:r w:rsidR="00AE16C1" w:rsidRPr="001B14AB">
        <w:rPr>
          <w:color w:val="C00000"/>
        </w:rPr>
        <w:t>Roos</w:t>
      </w:r>
      <w:proofErr w:type="spellEnd"/>
      <w:r w:rsidR="00AE16C1" w:rsidRPr="001B14AB">
        <w:rPr>
          <w:color w:val="C00000"/>
        </w:rPr>
        <w:t xml:space="preserve"> and Intergraph South Africa for providing a license for Intergraph PPS, Bernard Jacobs of </w:t>
      </w:r>
      <w:proofErr w:type="spellStart"/>
      <w:r w:rsidR="00AE16C1" w:rsidRPr="001B14AB">
        <w:rPr>
          <w:color w:val="C00000"/>
        </w:rPr>
        <w:t>Geospace</w:t>
      </w:r>
      <w:proofErr w:type="spellEnd"/>
      <w:r w:rsidR="00AE16C1" w:rsidRPr="001B14AB">
        <w:rPr>
          <w:color w:val="C00000"/>
        </w:rPr>
        <w:t xml:space="preserv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w:t>
      </w:r>
      <w:proofErr w:type="spellStart"/>
      <w:r w:rsidR="00AE16C1" w:rsidRPr="001B14AB">
        <w:rPr>
          <w:color w:val="C00000"/>
        </w:rPr>
        <w:t>Pauw</w:t>
      </w:r>
      <w:proofErr w:type="spellEnd"/>
      <w:r w:rsidR="00AE16C1" w:rsidRPr="001B14AB">
        <w:rPr>
          <w:color w:val="C00000"/>
        </w:rPr>
        <w:t xml:space="preserve">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proofErr w:type="spellStart"/>
      <w:r w:rsidRPr="001B14AB">
        <w:rPr>
          <w:b/>
          <w:color w:val="C00000"/>
        </w:rPr>
        <w:t>Dugal</w:t>
      </w:r>
      <w:proofErr w:type="spellEnd"/>
      <w:r w:rsidRPr="001B14AB">
        <w:rPr>
          <w:b/>
          <w:color w:val="C00000"/>
        </w:rPr>
        <w:t xml:space="preserve">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w:t>
      </w:r>
      <w:proofErr w:type="spellStart"/>
      <w:r w:rsidRPr="001B14AB">
        <w:rPr>
          <w:color w:val="C00000"/>
        </w:rPr>
        <w:t>GeoInformatics</w:t>
      </w:r>
      <w:proofErr w:type="spellEnd"/>
      <w:r w:rsidRPr="001B14AB">
        <w:rPr>
          <w:color w:val="C00000"/>
        </w:rPr>
        <w:t xml:space="preserve">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 xml:space="preserve">Jan </w:t>
      </w:r>
      <w:proofErr w:type="spellStart"/>
      <w:r w:rsidRPr="001B14AB">
        <w:rPr>
          <w:b/>
          <w:color w:val="C00000"/>
        </w:rPr>
        <w:t>Vlok</w:t>
      </w:r>
      <w:proofErr w:type="spellEnd"/>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proofErr w:type="spellStart"/>
      <w:r w:rsidRPr="001B14AB">
        <w:rPr>
          <w:b/>
          <w:color w:val="C00000"/>
        </w:rPr>
        <w:t>Adriaan</w:t>
      </w:r>
      <w:proofErr w:type="spellEnd"/>
      <w:r w:rsidRPr="001B14AB">
        <w:rPr>
          <w:b/>
          <w:color w:val="C00000"/>
        </w:rPr>
        <w:t xml:space="preserve"> van </w:t>
      </w:r>
      <w:proofErr w:type="spellStart"/>
      <w:r w:rsidRPr="001B14AB">
        <w:rPr>
          <w:b/>
          <w:color w:val="C00000"/>
        </w:rPr>
        <w:t>Niekerk</w:t>
      </w:r>
      <w:proofErr w:type="spellEnd"/>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3456CC" w14:textId="77777777" w:rsidR="00804E40" w:rsidRDefault="00804E40" w:rsidP="007C5F60">
      <w:r>
        <w:separator/>
      </w:r>
    </w:p>
  </w:endnote>
  <w:endnote w:type="continuationSeparator" w:id="0">
    <w:p w14:paraId="482FE653" w14:textId="77777777" w:rsidR="00804E40" w:rsidRDefault="00804E40"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7C94B" w14:textId="77777777" w:rsidR="00804E40" w:rsidRDefault="00804E40" w:rsidP="007C5F60">
      <w:r>
        <w:separator/>
      </w:r>
    </w:p>
  </w:footnote>
  <w:footnote w:type="continuationSeparator" w:id="0">
    <w:p w14:paraId="2047F4A9" w14:textId="77777777" w:rsidR="00804E40" w:rsidRDefault="00804E40"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541128" w:rsidRDefault="00541128">
        <w:pPr>
          <w:pStyle w:val="Header"/>
          <w:jc w:val="right"/>
        </w:pPr>
        <w:r>
          <w:fldChar w:fldCharType="begin"/>
        </w:r>
        <w:r>
          <w:instrText xml:space="preserve"> PAGE   \* MERGEFORMAT </w:instrText>
        </w:r>
        <w:r>
          <w:fldChar w:fldCharType="separate"/>
        </w:r>
        <w:r w:rsidR="00D41B2B">
          <w:rPr>
            <w:noProof/>
          </w:rPr>
          <w:t>30</w:t>
        </w:r>
        <w:r>
          <w:rPr>
            <w:noProof/>
          </w:rPr>
          <w:fldChar w:fldCharType="end"/>
        </w:r>
      </w:p>
    </w:sdtContent>
  </w:sdt>
  <w:p w14:paraId="40F080E7" w14:textId="77777777" w:rsidR="00541128" w:rsidRDefault="005411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86167"/>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4E40"/>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40B9"/>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6807"/>
    <w:rsid w:val="00A678C0"/>
    <w:rsid w:val="00A70C4E"/>
    <w:rsid w:val="00A71072"/>
    <w:rsid w:val="00A712BA"/>
    <w:rsid w:val="00A73FEB"/>
    <w:rsid w:val="00A744D9"/>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5E1E"/>
    <w:rsid w:val="00B9644C"/>
    <w:rsid w:val="00B97EB6"/>
    <w:rsid w:val="00BA1663"/>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1B2B"/>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6420"/>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0E5C2-54CE-407B-B8F1-A0DC0D08F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135</TotalTime>
  <Pages>39</Pages>
  <Words>52476</Words>
  <Characters>299116</Characters>
  <Application>Microsoft Office Word</Application>
  <DocSecurity>0</DocSecurity>
  <Lines>2492</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0</cp:revision>
  <cp:lastPrinted>2018-08-10T07:01:00Z</cp:lastPrinted>
  <dcterms:created xsi:type="dcterms:W3CDTF">2018-08-08T17:42:00Z</dcterms:created>
  <dcterms:modified xsi:type="dcterms:W3CDTF">2018-10-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